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DCFB2F" w14:textId="77777777" w:rsidR="00E81978" w:rsidRDefault="00EC61DE">
      <w:pPr>
        <w:pStyle w:val="Title"/>
      </w:pPr>
      <w:r>
        <w:t>Curve Ball in life</w:t>
      </w:r>
    </w:p>
    <w:p w14:paraId="659CE8C1" w14:textId="77777777" w:rsidR="00B823AA" w:rsidRDefault="00B823AA" w:rsidP="00B823AA">
      <w:pPr>
        <w:pStyle w:val="Title2"/>
      </w:pPr>
    </w:p>
    <w:p w14:paraId="4F9A142C" w14:textId="77777777" w:rsidR="00E81978" w:rsidRDefault="00E81978" w:rsidP="00B823AA">
      <w:pPr>
        <w:pStyle w:val="Title2"/>
      </w:pPr>
    </w:p>
    <w:p w14:paraId="6504B094" w14:textId="77777777" w:rsidR="003F5409" w:rsidRDefault="003F5409" w:rsidP="00B823AA">
      <w:pPr>
        <w:pStyle w:val="Title2"/>
      </w:pPr>
    </w:p>
    <w:p w14:paraId="7FF6FA60" w14:textId="77777777" w:rsidR="003F5409" w:rsidRDefault="003F5409" w:rsidP="00B823AA">
      <w:pPr>
        <w:pStyle w:val="Title2"/>
      </w:pPr>
    </w:p>
    <w:p w14:paraId="40F02232" w14:textId="77777777" w:rsidR="003F5409" w:rsidRDefault="003F5409" w:rsidP="00B823AA">
      <w:pPr>
        <w:pStyle w:val="Title2"/>
      </w:pPr>
    </w:p>
    <w:p w14:paraId="575CB29A" w14:textId="77777777" w:rsidR="003F5409" w:rsidRDefault="003F5409" w:rsidP="00B823AA">
      <w:pPr>
        <w:pStyle w:val="Title2"/>
      </w:pPr>
    </w:p>
    <w:p w14:paraId="1A3CA101" w14:textId="77777777" w:rsidR="003F5409" w:rsidRDefault="003F5409" w:rsidP="00B823AA">
      <w:pPr>
        <w:pStyle w:val="Title2"/>
      </w:pPr>
    </w:p>
    <w:p w14:paraId="22F95BC9" w14:textId="77777777" w:rsidR="003F5409" w:rsidRDefault="003F5409" w:rsidP="00B823AA">
      <w:pPr>
        <w:pStyle w:val="Title2"/>
      </w:pPr>
    </w:p>
    <w:p w14:paraId="5342FF3E" w14:textId="77777777" w:rsidR="003F5409" w:rsidRDefault="003F5409" w:rsidP="00B823AA">
      <w:pPr>
        <w:pStyle w:val="Title2"/>
      </w:pPr>
    </w:p>
    <w:p w14:paraId="4C46C377" w14:textId="77777777" w:rsidR="003F5409" w:rsidRDefault="003F5409" w:rsidP="00B823AA">
      <w:pPr>
        <w:pStyle w:val="Title2"/>
      </w:pPr>
    </w:p>
    <w:p w14:paraId="51C5932E" w14:textId="77777777" w:rsidR="003F5409" w:rsidRDefault="003F5409" w:rsidP="00B823AA">
      <w:pPr>
        <w:pStyle w:val="Title2"/>
      </w:pPr>
    </w:p>
    <w:p w14:paraId="23AC3B95" w14:textId="77777777" w:rsidR="003F5409" w:rsidRDefault="003F5409" w:rsidP="00B823AA">
      <w:pPr>
        <w:pStyle w:val="Title2"/>
      </w:pPr>
    </w:p>
    <w:p w14:paraId="21767DE0" w14:textId="77777777" w:rsidR="003F5409" w:rsidRDefault="003F5409" w:rsidP="00B823AA">
      <w:pPr>
        <w:pStyle w:val="Title2"/>
      </w:pPr>
    </w:p>
    <w:p w14:paraId="59C7BD6F" w14:textId="77777777" w:rsidR="003F5409" w:rsidRDefault="003F5409" w:rsidP="00B823AA">
      <w:pPr>
        <w:pStyle w:val="Title2"/>
      </w:pPr>
    </w:p>
    <w:p w14:paraId="5EBB3AF7" w14:textId="77777777" w:rsidR="003F5409" w:rsidRDefault="003F5409" w:rsidP="00B823AA">
      <w:pPr>
        <w:pStyle w:val="Title2"/>
      </w:pPr>
    </w:p>
    <w:p w14:paraId="4FD2084C" w14:textId="77777777" w:rsidR="003F5409" w:rsidRDefault="003F5409" w:rsidP="00B823AA">
      <w:pPr>
        <w:pStyle w:val="Title2"/>
      </w:pPr>
    </w:p>
    <w:p w14:paraId="47951B09" w14:textId="77777777" w:rsidR="003F5409" w:rsidRDefault="003F5409" w:rsidP="00B823AA">
      <w:pPr>
        <w:pStyle w:val="Title2"/>
      </w:pPr>
    </w:p>
    <w:p w14:paraId="3E3AF06D" w14:textId="77777777" w:rsidR="003F5409" w:rsidRDefault="003F5409" w:rsidP="00B823AA">
      <w:pPr>
        <w:pStyle w:val="Title2"/>
      </w:pPr>
    </w:p>
    <w:p w14:paraId="76265C5D" w14:textId="77777777" w:rsidR="00296FED" w:rsidRDefault="00EC61DE" w:rsidP="00D75ACE">
      <w:pPr>
        <w:pStyle w:val="Title"/>
      </w:pPr>
      <w:r>
        <w:lastRenderedPageBreak/>
        <w:t xml:space="preserve">Curve Ball in life </w:t>
      </w:r>
    </w:p>
    <w:p w14:paraId="38B242AA" w14:textId="5AE0816F" w:rsidR="004B691B" w:rsidRDefault="00EC61DE" w:rsidP="00F82768">
      <w:r w:rsidRPr="001873A4">
        <w:t xml:space="preserve">The curveball in life </w:t>
      </w:r>
      <w:r w:rsidR="001873A4" w:rsidRPr="001873A4">
        <w:t>are changes</w:t>
      </w:r>
      <w:r w:rsidRPr="001873A4">
        <w:t xml:space="preserve"> which</w:t>
      </w:r>
      <w:r>
        <w:t xml:space="preserve"> take place while </w:t>
      </w:r>
      <w:r w:rsidR="001873A4">
        <w:t xml:space="preserve">being </w:t>
      </w:r>
      <w:r>
        <w:t xml:space="preserve">unnoticeable. </w:t>
      </w:r>
      <w:r w:rsidR="004E5F4E">
        <w:t xml:space="preserve">Mcmillan argues that such </w:t>
      </w:r>
      <w:r w:rsidR="001873A4">
        <w:t>changes take place too silently</w:t>
      </w:r>
      <w:r w:rsidR="004E5F4E">
        <w:t xml:space="preserve"> </w:t>
      </w:r>
      <w:r w:rsidR="001873A4">
        <w:t>and</w:t>
      </w:r>
      <w:r w:rsidR="004E5F4E">
        <w:t xml:space="preserve"> </w:t>
      </w:r>
      <w:r w:rsidR="001873A4">
        <w:t>always for a reason</w:t>
      </w:r>
      <w:r>
        <w:t xml:space="preserve"> </w:t>
      </w:r>
      <w:r>
        <w:fldChar w:fldCharType="begin"/>
      </w:r>
      <w:r>
        <w:instrText xml:space="preserve"> ADDIN ZOTERO_ITEM CSL_CITATION {"citationID":"VRs4S4NO","properties":{"formattedCitation":"(Ball, 2004)","plainCitation":"(Ball, 2004)","noteIndex":0},"citationItems":[{"id":1331,"uris":["http://zotero.org/users/local/s8f0QVnP/items/EL6BJPMU"],"uri":["http://zotero.org/users/local/s8f0QVnP/items/EL6BJPMU"],"itemData":{"id":1331,"type":"book","title":"Critical mass: How one thing leads to another","publisher":"Macmillan","source":"Google Scholar","title-short":"Critical mass","author":[{"family":"Ball","given":"Philip"}],"issued":{"date-parts":[["2004"]]}}}],"schema":"https://github.com/citation-style-language/schema/raw/master/csl-citation.json"} </w:instrText>
      </w:r>
      <w:r>
        <w:fldChar w:fldCharType="separate"/>
      </w:r>
      <w:r w:rsidRPr="004B691B">
        <w:rPr>
          <w:rFonts w:ascii="Times New Roman" w:hAnsi="Times New Roman" w:cs="Times New Roman"/>
        </w:rPr>
        <w:t>(Ball, 2004)</w:t>
      </w:r>
      <w:r>
        <w:fldChar w:fldCharType="end"/>
      </w:r>
      <w:r w:rsidR="004E5F4E">
        <w:t xml:space="preserve">. He suggests that in order to avoid the curveball collision in life, one needs to </w:t>
      </w:r>
      <w:r w:rsidR="001873A4">
        <w:t xml:space="preserve">be </w:t>
      </w:r>
      <w:r w:rsidR="004E5F4E">
        <w:t xml:space="preserve">careful in making minor decisions in life. </w:t>
      </w:r>
      <w:r w:rsidR="00763150">
        <w:t xml:space="preserve">The curveball experience, I witnessed was related to my friend who was to be promoted to the managerial position, but remained unsuccessful </w:t>
      </w:r>
      <w:r>
        <w:t xml:space="preserve">in </w:t>
      </w:r>
      <w:r w:rsidR="00763150">
        <w:t xml:space="preserve">getting that </w:t>
      </w:r>
      <w:r>
        <w:t>position</w:t>
      </w:r>
      <w:r w:rsidR="00763150">
        <w:t xml:space="preserve">. He worked for </w:t>
      </w:r>
      <w:r>
        <w:t xml:space="preserve">that </w:t>
      </w:r>
      <w:r w:rsidR="00763150">
        <w:t>company for more than eight years</w:t>
      </w:r>
      <w:r w:rsidR="0041620A">
        <w:t xml:space="preserve">. After the retirement of his </w:t>
      </w:r>
      <w:r w:rsidR="001873A4">
        <w:t>b</w:t>
      </w:r>
      <w:r w:rsidR="0041620A">
        <w:t xml:space="preserve">oss, when he was most likely to get that position, his company hired a new person from </w:t>
      </w:r>
      <w:r>
        <w:t xml:space="preserve">outside. </w:t>
      </w:r>
      <w:r w:rsidR="00763150">
        <w:t xml:space="preserve"> </w:t>
      </w:r>
    </w:p>
    <w:p w14:paraId="29B4365F" w14:textId="4333FC7E" w:rsidR="004C3D45" w:rsidRDefault="00EC61DE" w:rsidP="00F82768">
      <w:r>
        <w:t xml:space="preserve"> </w:t>
      </w:r>
      <w:r w:rsidR="004B691B">
        <w:t xml:space="preserve">I have known that friend from around ten years. He had been a very hard working and diligent person. At first instance, it appeared difficult to analyze what could be the reasons for </w:t>
      </w:r>
      <w:r w:rsidR="005E069F">
        <w:t>such happening.</w:t>
      </w:r>
      <w:r w:rsidR="004B691B">
        <w:t xml:space="preserve"> </w:t>
      </w:r>
      <w:r w:rsidR="005E069F">
        <w:t xml:space="preserve">However, </w:t>
      </w:r>
      <w:r w:rsidR="004B691B">
        <w:t>later on, I remembered two or three events</w:t>
      </w:r>
      <w:r w:rsidR="005E069F">
        <w:t xml:space="preserve"> which</w:t>
      </w:r>
      <w:r w:rsidR="004B691B">
        <w:t xml:space="preserve"> I </w:t>
      </w:r>
      <w:r w:rsidR="004F1D99">
        <w:t xml:space="preserve">believe </w:t>
      </w:r>
      <w:r w:rsidR="004B691B">
        <w:t xml:space="preserve">were the </w:t>
      </w:r>
      <w:r w:rsidR="004F1D99">
        <w:t xml:space="preserve">causes of </w:t>
      </w:r>
      <w:r w:rsidR="004B691B">
        <w:t xml:space="preserve">his failure in getting that position. </w:t>
      </w:r>
      <w:r w:rsidR="00796E59">
        <w:t xml:space="preserve">Mcmillan suggests that being extra caring for personal possession could be a cause for the happening of a curveball </w:t>
      </w:r>
      <w:r w:rsidR="002A50E5">
        <w:t>event</w:t>
      </w:r>
      <w:r w:rsidR="007227BB">
        <w:t xml:space="preserve"> </w:t>
      </w:r>
      <w:r w:rsidR="007227BB">
        <w:fldChar w:fldCharType="begin"/>
      </w:r>
      <w:r w:rsidR="007227BB">
        <w:instrText xml:space="preserve"> ADDIN ZOTERO_ITEM CSL_CITATION {"citationID":"XUzRzmtI","properties":{"formattedCitation":"(Ball, 2004)","plainCitation":"(Ball, 2004)","noteIndex":0},"citationItems":[{"id":1331,"uris":["http://zotero.org/users/local/s8f0QVnP/items/EL6BJPMU"],"uri":["http://zotero.org/users/local/s8f0QVnP/items/EL6BJPMU"],"itemData":{"id":1331,"type":"book","title":"Critical mass: How one thing leads to another","publisher":"Macmillan","source":"Google Scholar","title-short":"Critical mass","author":[{"family":"Ball","given":"Philip"}],"issued":{"date-parts":[["2004"]]}}}],"schema":"https://github.com/citation-style-language/schema/raw/master/csl-citation.json"} </w:instrText>
      </w:r>
      <w:r w:rsidR="007227BB">
        <w:fldChar w:fldCharType="separate"/>
      </w:r>
      <w:r w:rsidR="007227BB" w:rsidRPr="007227BB">
        <w:rPr>
          <w:rFonts w:ascii="Times New Roman" w:hAnsi="Times New Roman" w:cs="Times New Roman"/>
        </w:rPr>
        <w:t>(Ball, 2004)</w:t>
      </w:r>
      <w:r w:rsidR="007227BB">
        <w:fldChar w:fldCharType="end"/>
      </w:r>
      <w:r w:rsidR="002A50E5">
        <w:t xml:space="preserve">. </w:t>
      </w:r>
      <w:r w:rsidR="00AD143A">
        <w:t xml:space="preserve">I have </w:t>
      </w:r>
      <w:r w:rsidR="001873A4">
        <w:t>observed</w:t>
      </w:r>
      <w:r w:rsidR="00AD143A">
        <w:t xml:space="preserve"> him being extra caring for his job</w:t>
      </w:r>
      <w:r w:rsidR="00131490">
        <w:t xml:space="preserve">. He always wished for a gradual improvement in his professional </w:t>
      </w:r>
      <w:r w:rsidR="00D56CE3">
        <w:t>career, which I think was not right. He must have been an enthusiast while being caring for his job. I believe this is how he could have qualified for that position.</w:t>
      </w:r>
    </w:p>
    <w:p w14:paraId="0196A059" w14:textId="371B6FA0" w:rsidR="006445C5" w:rsidRDefault="00EC61DE" w:rsidP="00F82768">
      <w:r>
        <w:t xml:space="preserve">Similar to Mcmillan, D. Frum argues that there are reasons which gradually develop a cohort. The cohort </w:t>
      </w:r>
      <w:r w:rsidR="00C5461D">
        <w:t>in someone's personal case is actually the broad base of life events. Such life events are interconnected and become reasons for the future happenings of the events</w:t>
      </w:r>
      <w:r w:rsidR="00BC5AD5">
        <w:t xml:space="preserve"> </w:t>
      </w:r>
      <w:r w:rsidR="00BC5AD5">
        <w:fldChar w:fldCharType="begin"/>
      </w:r>
      <w:r w:rsidR="00BC5AD5">
        <w:instrText xml:space="preserve"> ADDIN ZOTERO_ITEM CSL_CITATION {"citationID":"zBnWu1D5","properties":{"formattedCitation":"(Frum, 2008)","plainCitation":"(Frum, 2008)","noteIndex":0},"citationItems":[{"id":1332,"uris":["http://zotero.org/users/local/s8f0QVnP/items/D9P2YJAB"],"uri":["http://zotero.org/users/local/s8f0QVnP/items/D9P2YJAB"],"itemData":{"id":1332,"type":"book","title":"How we got here: The 70's: the decade that brought you modern life (for better or worse)","publisher":"Basic Books","source":"Google Scholar","title-short":"How we got here","author":[{"family":"Frum","given":"David"}],"issued":{"date-parts":[["2008"]]}}}],"schema":"https://github.com/citation-style-language/schema/raw/master/csl-citation.json"} </w:instrText>
      </w:r>
      <w:r w:rsidR="00BC5AD5">
        <w:fldChar w:fldCharType="separate"/>
      </w:r>
      <w:r w:rsidR="00BC5AD5" w:rsidRPr="00BC5AD5">
        <w:rPr>
          <w:rFonts w:ascii="Times New Roman" w:hAnsi="Times New Roman" w:cs="Times New Roman"/>
        </w:rPr>
        <w:t>(Frum, 2008)</w:t>
      </w:r>
      <w:r w:rsidR="00BC5AD5">
        <w:fldChar w:fldCharType="end"/>
      </w:r>
      <w:r w:rsidR="00C5461D">
        <w:t xml:space="preserve">. </w:t>
      </w:r>
      <w:r w:rsidR="00BC5AD5">
        <w:t>I believe the cohort in his case was a lengthy phase of unemployment in his life. This phase of unemployment, in this case, was the decisive factor</w:t>
      </w:r>
      <w:r w:rsidR="001873A4">
        <w:t xml:space="preserve"> </w:t>
      </w:r>
      <w:r w:rsidR="00003854" w:rsidRPr="00003854">
        <w:rPr>
          <w:rFonts w:ascii="Times New Roman" w:hAnsi="Times New Roman" w:cs="Times New Roman"/>
        </w:rPr>
        <w:t>(Frum, 2008)</w:t>
      </w:r>
      <w:r w:rsidR="001873A4">
        <w:rPr>
          <w:rFonts w:ascii="Times New Roman" w:hAnsi="Times New Roman" w:cs="Times New Roman"/>
        </w:rPr>
        <w:t xml:space="preserve">. </w:t>
      </w:r>
      <w:r w:rsidR="00003854">
        <w:t xml:space="preserve">Frum argues that the cohort of life events are not always interconnected, but just a single phase in life could be the reason for a curveball in life </w:t>
      </w:r>
      <w:r w:rsidR="00003854">
        <w:fldChar w:fldCharType="begin"/>
      </w:r>
      <w:r w:rsidR="00003854">
        <w:instrText xml:space="preserve"> ADDIN ZOTERO_ITEM CSL_CITATION {"citationID":"bMSEcCBE","properties":{"formattedCitation":"(Frum, 2008)","plainCitation":"(Frum, 2008)","noteIndex":0},"citationItems":[{"id":1332,"uris":["http://zotero.org/users/local/s8f0QVnP/items/D9P2YJAB"],"uri":["http://zotero.org/users/local/s8f0QVnP/items/D9P2YJAB"],"itemData":{"id":1332,"type":"book","title":"How we got here: The 70's: the decade that brought you modern life (for better or worse)","publisher":"Basic Books","source":"Google Scholar","title-short":"How we got here","author":[{"family":"Frum","given":"David"}],"issued":{"date-parts":[["2008"]]}}}],"schema":"https://github.com/citation-style-language/schema/raw/master/csl-citation.json"} </w:instrText>
      </w:r>
      <w:r w:rsidR="00003854">
        <w:fldChar w:fldCharType="separate"/>
      </w:r>
      <w:r w:rsidR="00003854" w:rsidRPr="00003854">
        <w:rPr>
          <w:rFonts w:ascii="Times New Roman" w:hAnsi="Times New Roman" w:cs="Times New Roman"/>
        </w:rPr>
        <w:t>(Frum, 2008)</w:t>
      </w:r>
      <w:r w:rsidR="00003854">
        <w:fldChar w:fldCharType="end"/>
      </w:r>
      <w:r w:rsidR="00003854">
        <w:t xml:space="preserve">. </w:t>
      </w:r>
    </w:p>
    <w:p w14:paraId="260428BC" w14:textId="7EE108F2" w:rsidR="00F82768" w:rsidRDefault="00EC61DE" w:rsidP="001873A4">
      <w:pPr>
        <w:pStyle w:val="Heading1"/>
      </w:pPr>
      <w:r>
        <w:br w:type="page"/>
      </w:r>
      <w:r>
        <w:lastRenderedPageBreak/>
        <w:t>References:</w:t>
      </w:r>
    </w:p>
    <w:p w14:paraId="089B76B9" w14:textId="77777777" w:rsidR="006445C5" w:rsidRPr="006445C5" w:rsidRDefault="00EC61DE" w:rsidP="006445C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445C5">
        <w:rPr>
          <w:rFonts w:ascii="Times New Roman" w:hAnsi="Times New Roman" w:cs="Times New Roman"/>
        </w:rPr>
        <w:t xml:space="preserve">Ball, P. (2004). </w:t>
      </w:r>
      <w:r w:rsidRPr="006445C5">
        <w:rPr>
          <w:rFonts w:ascii="Times New Roman" w:hAnsi="Times New Roman" w:cs="Times New Roman"/>
          <w:i/>
          <w:iCs/>
        </w:rPr>
        <w:t>Critical mass: How one thing leads to another</w:t>
      </w:r>
      <w:r w:rsidRPr="006445C5">
        <w:rPr>
          <w:rFonts w:ascii="Times New Roman" w:hAnsi="Times New Roman" w:cs="Times New Roman"/>
        </w:rPr>
        <w:t>? Macmillan.</w:t>
      </w:r>
    </w:p>
    <w:p w14:paraId="4F265ECD" w14:textId="77777777" w:rsidR="006445C5" w:rsidRPr="006445C5" w:rsidRDefault="00EC61DE" w:rsidP="006445C5">
      <w:pPr>
        <w:pStyle w:val="Bibliography"/>
        <w:rPr>
          <w:rFonts w:ascii="Times New Roman" w:hAnsi="Times New Roman" w:cs="Times New Roman"/>
        </w:rPr>
      </w:pPr>
      <w:r w:rsidRPr="006445C5">
        <w:rPr>
          <w:rFonts w:ascii="Times New Roman" w:hAnsi="Times New Roman" w:cs="Times New Roman"/>
        </w:rPr>
        <w:t xml:space="preserve">Frum, D. (2008). </w:t>
      </w:r>
      <w:r w:rsidRPr="006445C5">
        <w:rPr>
          <w:rFonts w:ascii="Times New Roman" w:hAnsi="Times New Roman" w:cs="Times New Roman"/>
          <w:i/>
          <w:iCs/>
        </w:rPr>
        <w:t>How we got here: The 70’s: the decade that brought you modern life (for better or worse)</w:t>
      </w:r>
      <w:r w:rsidRPr="006445C5">
        <w:rPr>
          <w:rFonts w:ascii="Times New Roman" w:hAnsi="Times New Roman" w:cs="Times New Roman"/>
        </w:rPr>
        <w:t>. Basic Books.</w:t>
      </w:r>
    </w:p>
    <w:p w14:paraId="0E0FBA87" w14:textId="77777777" w:rsidR="006445C5" w:rsidRPr="006445C5" w:rsidRDefault="00EC61DE" w:rsidP="006445C5">
      <w:r>
        <w:fldChar w:fldCharType="end"/>
      </w:r>
      <w:bookmarkStart w:id="0" w:name="_GoBack"/>
      <w:bookmarkEnd w:id="0"/>
    </w:p>
    <w:sectPr w:rsidR="006445C5" w:rsidRPr="006445C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3494B49" w16cid:durableId="20C5AA13"/>
  <w16cid:commentId w16cid:paraId="23717E50" w16cid:durableId="20C5AA27"/>
  <w16cid:commentId w16cid:paraId="5140EF81" w16cid:durableId="20C5AB00"/>
  <w16cid:commentId w16cid:paraId="0FED8F65" w16cid:durableId="20C5AB1D"/>
  <w16cid:commentId w16cid:paraId="32F0E496" w16cid:durableId="20C5ABA0"/>
  <w16cid:commentId w16cid:paraId="14FEA3D1" w16cid:durableId="20C5AC2A"/>
  <w16cid:commentId w16cid:paraId="49FBBCC6" w16cid:durableId="20C5AC6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30FAD7" w14:textId="77777777" w:rsidR="005D1534" w:rsidRDefault="005D1534">
      <w:pPr>
        <w:spacing w:line="240" w:lineRule="auto"/>
      </w:pPr>
      <w:r>
        <w:separator/>
      </w:r>
    </w:p>
  </w:endnote>
  <w:endnote w:type="continuationSeparator" w:id="0">
    <w:p w14:paraId="07204603" w14:textId="77777777" w:rsidR="005D1534" w:rsidRDefault="005D15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FAE86C7" w14:textId="77777777" w:rsidR="005D1534" w:rsidRDefault="005D1534">
      <w:pPr>
        <w:spacing w:line="240" w:lineRule="auto"/>
      </w:pPr>
      <w:r>
        <w:separator/>
      </w:r>
    </w:p>
  </w:footnote>
  <w:footnote w:type="continuationSeparator" w:id="0">
    <w:p w14:paraId="6F357CDF" w14:textId="77777777" w:rsidR="005D1534" w:rsidRDefault="005D15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AD56BD" w14:textId="77777777" w:rsidR="00E81978" w:rsidRDefault="00EC61DE">
    <w:pPr>
      <w:pStyle w:val="Header"/>
    </w:pPr>
    <w:r>
      <w:rPr>
        <w:rStyle w:val="Strong"/>
      </w:rPr>
      <w:t>HDFS</w:t>
    </w:r>
    <w:r w:rsidR="00797F6D" w:rsidRPr="00797F6D"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873A4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3F1C7A2" w14:textId="77777777" w:rsidR="00E81978" w:rsidRDefault="00EC61DE">
    <w:pPr>
      <w:pStyle w:val="Header"/>
      <w:rPr>
        <w:rStyle w:val="Strong"/>
      </w:rPr>
    </w:pPr>
    <w:r>
      <w:t>HDFS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873A4" w:rsidRPr="001873A4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2417CC6"/>
    <w:multiLevelType w:val="hybridMultilevel"/>
    <w:tmpl w:val="23D4C946"/>
    <w:lvl w:ilvl="0" w:tplc="D05A82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E8191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5B244F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20E5A4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668863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95E9C6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894DF2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2009FA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6708ED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39B5"/>
    <w:rsid w:val="00002B29"/>
    <w:rsid w:val="00003854"/>
    <w:rsid w:val="000A40AE"/>
    <w:rsid w:val="000C1F77"/>
    <w:rsid w:val="000D1FD0"/>
    <w:rsid w:val="000D3F41"/>
    <w:rsid w:val="001043B6"/>
    <w:rsid w:val="00120D8C"/>
    <w:rsid w:val="00131490"/>
    <w:rsid w:val="00156E81"/>
    <w:rsid w:val="001873A4"/>
    <w:rsid w:val="001B5BA8"/>
    <w:rsid w:val="001D3AEE"/>
    <w:rsid w:val="0022451C"/>
    <w:rsid w:val="00235295"/>
    <w:rsid w:val="002513E9"/>
    <w:rsid w:val="00296FED"/>
    <w:rsid w:val="002A50E5"/>
    <w:rsid w:val="00355DCA"/>
    <w:rsid w:val="00386E26"/>
    <w:rsid w:val="00387131"/>
    <w:rsid w:val="003D66CB"/>
    <w:rsid w:val="003F5409"/>
    <w:rsid w:val="0041620A"/>
    <w:rsid w:val="004213FA"/>
    <w:rsid w:val="00445E12"/>
    <w:rsid w:val="004578B7"/>
    <w:rsid w:val="004724D7"/>
    <w:rsid w:val="00492655"/>
    <w:rsid w:val="004B691B"/>
    <w:rsid w:val="004C3D45"/>
    <w:rsid w:val="004E5F4E"/>
    <w:rsid w:val="004F1D99"/>
    <w:rsid w:val="0054276E"/>
    <w:rsid w:val="00551A02"/>
    <w:rsid w:val="005534FA"/>
    <w:rsid w:val="005B3A43"/>
    <w:rsid w:val="005C39B5"/>
    <w:rsid w:val="005D1534"/>
    <w:rsid w:val="005D3A03"/>
    <w:rsid w:val="005E069F"/>
    <w:rsid w:val="005E6AF9"/>
    <w:rsid w:val="005F6BDF"/>
    <w:rsid w:val="0061601B"/>
    <w:rsid w:val="00623034"/>
    <w:rsid w:val="006445C5"/>
    <w:rsid w:val="006D33BA"/>
    <w:rsid w:val="007227BB"/>
    <w:rsid w:val="00763150"/>
    <w:rsid w:val="00796E59"/>
    <w:rsid w:val="00797F6D"/>
    <w:rsid w:val="008002C0"/>
    <w:rsid w:val="008B0E56"/>
    <w:rsid w:val="008C5323"/>
    <w:rsid w:val="008D477A"/>
    <w:rsid w:val="008D5F9A"/>
    <w:rsid w:val="008E3AC1"/>
    <w:rsid w:val="008F0605"/>
    <w:rsid w:val="009A6A3B"/>
    <w:rsid w:val="00A24088"/>
    <w:rsid w:val="00AD143A"/>
    <w:rsid w:val="00B4615C"/>
    <w:rsid w:val="00B566CC"/>
    <w:rsid w:val="00B823AA"/>
    <w:rsid w:val="00BA45DB"/>
    <w:rsid w:val="00BC5AD5"/>
    <w:rsid w:val="00BF4184"/>
    <w:rsid w:val="00C0601E"/>
    <w:rsid w:val="00C31D30"/>
    <w:rsid w:val="00C370BD"/>
    <w:rsid w:val="00C5461D"/>
    <w:rsid w:val="00C97C01"/>
    <w:rsid w:val="00CD6E39"/>
    <w:rsid w:val="00CF6E91"/>
    <w:rsid w:val="00D151D3"/>
    <w:rsid w:val="00D30337"/>
    <w:rsid w:val="00D343E0"/>
    <w:rsid w:val="00D56CE3"/>
    <w:rsid w:val="00D75ACE"/>
    <w:rsid w:val="00D85B68"/>
    <w:rsid w:val="00E6004D"/>
    <w:rsid w:val="00E81978"/>
    <w:rsid w:val="00E93155"/>
    <w:rsid w:val="00E96000"/>
    <w:rsid w:val="00E979DD"/>
    <w:rsid w:val="00EC2620"/>
    <w:rsid w:val="00EC61DE"/>
    <w:rsid w:val="00EE5314"/>
    <w:rsid w:val="00F379B7"/>
    <w:rsid w:val="00F525FA"/>
    <w:rsid w:val="00F82768"/>
    <w:rsid w:val="00FC553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3CB93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57</Words>
  <Characters>4315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02T05:12:00Z</dcterms:created>
  <dcterms:modified xsi:type="dcterms:W3CDTF">2019-07-02T0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qA3kq9B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